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4A841DD2" w:rsidR="008968EE" w:rsidRDefault="000659A5" w:rsidP="00976591">
      <w:pPr>
        <w:spacing w:after="16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AE3C04"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w:t>
            </w:r>
            <w:r w:rsidR="00976591">
              <w:rPr>
                <w:rFonts w:ascii="Times New Roman" w:eastAsiaTheme="minorEastAsia" w:hAnsi="Times New Roman" w:cs="Times New Roman"/>
              </w:rPr>
              <w:t xml:space="preserve">thesis is to study </w:t>
            </w:r>
            <w:r w:rsidRPr="00BD452C">
              <w:rPr>
                <w:rFonts w:ascii="Times New Roman" w:eastAsiaTheme="minorEastAsia" w:hAnsi="Times New Roman" w:cs="Times New Roman"/>
              </w:rPr>
              <w:t xml:space="preserve">the </w:t>
            </w:r>
            <w:r w:rsidR="00533340">
              <w:rPr>
                <w:rFonts w:ascii="Times New Roman" w:eastAsiaTheme="minorEastAsia" w:hAnsi="Times New Roman" w:cs="Times New Roman"/>
              </w:rPr>
              <w:t>DOF</w:t>
            </w:r>
            <w:r w:rsidR="00976591">
              <w:rPr>
                <w:rFonts w:ascii="Times New Roman" w:eastAsiaTheme="minorEastAsia" w:hAnsi="Times New Roman" w:cs="Times New Roman"/>
              </w:rPr>
              <w:t xml:space="preserve"> problem pertinent to iris acquisition</w:t>
            </w:r>
            <w:r>
              <w:rPr>
                <w:rFonts w:ascii="Times New Roman" w:eastAsiaTheme="minorEastAsia" w:hAnsi="Times New Roman" w:cs="Times New Roman"/>
              </w:rPr>
              <w:t>,</w:t>
            </w:r>
            <w:r w:rsidR="00976591">
              <w:rPr>
                <w:rFonts w:ascii="Times New Roman" w:eastAsiaTheme="minorEastAsia" w:hAnsi="Times New Roman" w:cs="Times New Roman"/>
              </w:rPr>
              <w:t xml:space="preserve"> and propose a solution that significantly extends the capture volume</w:t>
            </w:r>
            <w:r w:rsidRPr="00BD452C">
              <w:rPr>
                <w:rFonts w:ascii="Times New Roman" w:eastAsiaTheme="minorEastAsia" w:hAnsi="Times New Roman" w:cs="Times New Roman"/>
              </w:rPr>
              <w:t>.</w:t>
            </w:r>
            <w:r w:rsidR="00CA0037">
              <w:rPr>
                <w:rFonts w:ascii="Times New Roman" w:eastAsiaTheme="minorEastAsia" w:hAnsi="Times New Roman" w:cs="Times New Roman"/>
              </w:rPr>
              <w:t xml:space="preserve">  The solution is expected to be scalable</w:t>
            </w:r>
            <w:r w:rsidR="00976591">
              <w:rPr>
                <w:rFonts w:ascii="Times New Roman" w:eastAsiaTheme="minorEastAsia" w:hAnsi="Times New Roman" w:cs="Times New Roman"/>
              </w:rPr>
              <w:t xml:space="preserve"> with real time performance</w:t>
            </w:r>
            <w:r w:rsidR="00CA0037">
              <w:rPr>
                <w:rFonts w:ascii="Times New Roman" w:eastAsiaTheme="minorEastAsia" w:hAnsi="Times New Roman" w:cs="Times New Roman"/>
              </w:rPr>
              <w:t xml:space="preserve">. </w:t>
            </w:r>
            <w:r w:rsidR="00976591">
              <w:rPr>
                <w:rFonts w:ascii="Times New Roman" w:hAnsi="Times New Roman" w:cs="Times New Roman"/>
                <w:szCs w:val="24"/>
              </w:rPr>
              <w:t xml:space="preserve"> The goal is not to find a solution </w:t>
            </w:r>
            <w:r w:rsidR="00533340">
              <w:rPr>
                <w:rFonts w:ascii="Times New Roman" w:hAnsi="Times New Roman" w:cs="Times New Roman"/>
                <w:szCs w:val="24"/>
              </w:rPr>
              <w:t xml:space="preserve">for </w:t>
            </w:r>
            <w:r w:rsidR="00976591">
              <w:rPr>
                <w:rFonts w:ascii="Times New Roman" w:hAnsi="Times New Roman" w:cs="Times New Roman"/>
                <w:szCs w:val="24"/>
              </w:rPr>
              <w:t xml:space="preserve">the </w:t>
            </w:r>
            <w:r w:rsidR="00533340">
              <w:rPr>
                <w:rFonts w:ascii="Times New Roman" w:hAnsi="Times New Roman" w:cs="Times New Roman"/>
                <w:szCs w:val="24"/>
              </w:rPr>
              <w:t xml:space="preserve">general </w:t>
            </w:r>
            <w:r w:rsidR="00976591">
              <w:rPr>
                <w:rFonts w:ascii="Times New Roman" w:hAnsi="Times New Roman" w:cs="Times New Roman"/>
                <w:szCs w:val="24"/>
              </w:rPr>
              <w:t xml:space="preserve">DOF problem, but rather one optimized for the set of constraints and freedoms unique to iris acquisition.  </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1449C42F" w:rsidR="007565AB" w:rsidRDefault="007565AB" w:rsidP="00533340">
      <w:pPr>
        <w:spacing w:after="16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placed at three diff</w:t>
      </w:r>
      <w:bookmarkStart w:id="0" w:name="_GoBack"/>
      <w:bookmarkEnd w:id="0"/>
      <w:r w:rsidR="0055254C">
        <w:rPr>
          <w:rFonts w:ascii="Times New Roman" w:hAnsi="Times New Roman" w:cs="Times New Roman"/>
          <w:szCs w:val="24"/>
        </w:rPr>
        <w:t xml:space="preserve">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7777777"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2"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2"/>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E1CAC93" w:rsidR="005C2BE5" w:rsidRDefault="005C2BE5" w:rsidP="005C2BE5">
      <w:pPr>
        <w:spacing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r>
        <w:rPr>
          <w:rFonts w:ascii="Times New Roman" w:hAnsi="Times New Roman" w:cs="Times New Roman"/>
        </w:rPr>
        <w:t>Appendix C</w:t>
      </w:r>
      <w:r w:rsidRPr="008730F5">
        <w:rPr>
          <w:rFonts w:ascii="Times New Roman" w:hAnsi="Times New Roman" w:cs="Times New Roman"/>
        </w:rPr>
        <w:t>.</w:t>
      </w:r>
    </w:p>
    <w:p w14:paraId="42F8CE8B" w14:textId="3531BEFE" w:rsidR="008922A5" w:rsidRPr="00901DE7" w:rsidRDefault="008922A5" w:rsidP="005C2BE5">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3"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3"/>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5"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5"/>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17542720"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6"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6"/>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A9E637D"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62D72F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339B74B4"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4FF1E2C5"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7"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7"/>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8"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8"/>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9"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9"/>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71EBE60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EF35AC"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0" w:name="NumberRef5751838088"/>
        <w:bookmarkStart w:id="11"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1</w:instrText>
              </w:r>
            </w:fldSimple>
            <w:r>
              <w:instrText>)</w:instrText>
            </w:r>
            <w:r>
              <w:fldChar w:fldCharType="end"/>
            </w:r>
            <w:bookmarkEnd w:id="10"/>
            <w:bookmarkEnd w:id="11"/>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EF35AC"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2</w:instrText>
              </w:r>
            </w:fldSimple>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3</w:instrText>
              </w:r>
            </w:fldSimple>
            <w:r>
              <w:instrText>)</w:instrText>
            </w:r>
            <w:r>
              <w:fldChar w:fldCharType="end"/>
            </w:r>
            <w:bookmarkEnd w:id="14"/>
            <w:bookmarkEnd w:id="15"/>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009B35F8"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4</w:instrText>
              </w:r>
            </w:fldSimple>
            <w:r>
              <w:instrText>)</w:instrText>
            </w:r>
            <w:r>
              <w:fldChar w:fldCharType="end"/>
            </w:r>
            <w:bookmarkEnd w:id="17"/>
            <w:bookmarkEnd w:id="18"/>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EF35AC"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502EEE">
                <w:rPr>
                  <w:noProof/>
                </w:rPr>
                <w:instrText>1</w:instrText>
              </w:r>
            </w:fldSimple>
            <w:r>
              <w:instrText>.</w:instrText>
            </w:r>
            <w:fldSimple w:instr=" SEQ EquationNumber \n \* Arabic \* MERGEFORMAT ">
              <w:r w:rsidR="00502EEE">
                <w:rPr>
                  <w:noProof/>
                </w:rPr>
                <w:instrText>5</w:instrText>
              </w:r>
            </w:fldSimple>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47929D39"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512D25">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w:t>
      </w:r>
      <w:r>
        <w:rPr>
          <w:rFonts w:ascii="Times New Roman" w:eastAsiaTheme="minorEastAsia" w:hAnsi="Times New Roman" w:cs="Times New Roman"/>
        </w:rPr>
        <w:lastRenderedPageBreak/>
        <w:t xml:space="preserve">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w:t>
      </w:r>
      <w:r>
        <w:rPr>
          <w:rFonts w:ascii="Times New Roman" w:hAnsi="Times New Roman" w:cs="Times New Roman"/>
        </w:rPr>
        <w:lastRenderedPageBreak/>
        <w:t xml:space="preserve">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w:t>
      </w:r>
      <w:r w:rsidR="00177E61">
        <w:rPr>
          <w:rFonts w:ascii="Times New Roman" w:hAnsi="Times New Roman" w:cs="Times New Roman"/>
        </w:rPr>
        <w:lastRenderedPageBreak/>
        <w:t xml:space="preserve">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7937F6EB"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 xml:space="preserve">The performance of the wavefront coded systems for information acquisition at higher spatial frequencies can be improved by the use of more general, non-separable phase profiles as </w:t>
      </w:r>
      <w:r>
        <w:rPr>
          <w:rFonts w:ascii="Times New Roman" w:hAnsi="Times New Roman" w:cs="Times New Roman"/>
        </w:rPr>
        <w:lastRenderedPageBreak/>
        <w:t>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6EFC512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 xml:space="preserve">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512D25">
      <w:pPr>
        <w:spacing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CA6EE34"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6E4FE5">
      <w:pPr>
        <w:spacing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EF35AC"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EF35AC"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EF35AC"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EF35AC"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EF35A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EF35AC"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EF35AC"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EF35AC"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EF35AC"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EF35AC"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EF35A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EF35AC"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EF35A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EF35AC"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EF35AC"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EF35AC"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EF35A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EF35AC"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EF35A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EF35AC"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EF35AC"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EF35AC"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EF35AC"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EF35AC"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EF35A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EF35AC"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EF35AC"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EF35AC"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EF35A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502EEE">
                <w:rPr>
                  <w:noProof/>
                </w:rPr>
                <w:instrText>3</w:instrText>
              </w:r>
            </w:fldSimple>
            <w:r>
              <w:instrText>.</w:instrText>
            </w:r>
            <w:fldSimple w:instr=" SEQ EquationNumber \n \* Arabic \* MERGEFORMAT ">
              <w:r w:rsidR="00502EEE">
                <w:rPr>
                  <w:noProof/>
                </w:rPr>
                <w:instrText>21</w:instrText>
              </w:r>
            </w:fldSimple>
            <w:r>
              <w:instrText>)</w:instrText>
            </w:r>
            <w:r>
              <w:fldChar w:fldCharType="end"/>
            </w:r>
            <w:bookmarkEnd w:id="63"/>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EF35AC"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EF35AC"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EF35AC"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EF35AC"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EF35AC"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EF35AC"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EF35AC"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EF35AC"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EF35A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EF35AC"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EF35AC"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6633AE">
        <w:tc>
          <w:tcPr>
            <w:tcW w:w="7910" w:type="dxa"/>
            <w:shd w:val="clear" w:color="auto" w:fill="auto"/>
            <w:vAlign w:val="center"/>
          </w:tcPr>
          <w:p w14:paraId="4BBB80EF" w14:textId="77777777" w:rsidR="00836D15" w:rsidRPr="00097C0A" w:rsidRDefault="00836D15" w:rsidP="006633AE">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6633AE">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EF35AC"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626F9B">
      <w:pPr>
        <w:spacing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EF35AC"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EF35AC"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EF35AC"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EF35A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EF35AC"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EF35A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EF35A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EF35A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EF35AC"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EF35A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EF35AC"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EF35AC"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EF35AC"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EF35AC"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EF35AC"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EF35AC"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EF35AC"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EF35A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EF35A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EF35A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EF35AC"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EF35AC"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EF35AC"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EF35AC"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EF35AC"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EF35A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EF35AC"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EF35A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EF35A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EF35A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EF35A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EF35A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EF35A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EF35AC"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EF35A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EF35A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EF35A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EF35AC"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EF35AC"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EF35AC"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16A2A7D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EF35AC"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EF35AC"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EF35A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EF35AC"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EF35AC"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EF35AC"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EF35AC"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EF35AC"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EF35AC"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EF35AC"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E50B1C6"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EF35A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AF8650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EF35AC"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EF35AC"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EF35AC"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EF35AC"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7BB4F867" w:rsidR="00A6025F" w:rsidRPr="00757137" w:rsidRDefault="00EF35AC"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EF35AC"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EF35AC"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EF35AC"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EF35AC"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EF35AC"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8F48C7C"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EF35AC"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56231B6A"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65005C4"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EF35AC"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EF35AC"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EF35AC"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EF35AC"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53CE0480" w14:textId="77777777"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671D5A78" w14:textId="4FA67929" w:rsidR="00C65A0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D6A8290" w14:textId="038F7969"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A6051B">
        <w:rPr>
          <w:rFonts w:ascii="Times New Roman" w:eastAsiaTheme="minorEastAsia" w:hAnsi="Times New Roman" w:cs="Times New Roman"/>
          <w:b/>
          <w:color w:val="auto"/>
          <w:sz w:val="22"/>
          <w:szCs w:val="22"/>
        </w:rPr>
        <w:t>Depth of field in Scheimpflug camera</w:t>
      </w:r>
    </w:p>
    <w:p w14:paraId="68BF80E7" w14:textId="6D8FB6F3"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02EEE">
                <w:rPr>
                  <w:noProof/>
                </w:rPr>
                <w:instrText>5</w:instrText>
              </w:r>
            </w:fldSimple>
            <w:r>
              <w:instrText>.</w:instrText>
            </w:r>
            <w:fldSimple w:instr=" SEQ EquationNumber \n \* Arabic \* MERGEFORMAT ">
              <w:r w:rsidR="00502EEE">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4A494DE4" w14:textId="39423CE8" w:rsidR="00595B6E" w:rsidRDefault="00451697" w:rsidP="00595B6E">
      <w:pPr>
        <w:spacing w:after="160"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3D27597D" w14:textId="79EA7B07" w:rsidR="00595B6E" w:rsidRDefault="00595B6E" w:rsidP="00595B6E">
      <w:pPr>
        <w:spacing w:after="160" w:line="480" w:lineRule="auto"/>
        <w:jc w:val="both"/>
        <w:rPr>
          <w:rFonts w:ascii="Times New Roman" w:hAnsi="Times New Roman" w:cs="Times New Roman"/>
        </w:rPr>
      </w:pPr>
    </w:p>
    <w:p w14:paraId="337EB022" w14:textId="63AD5287" w:rsidR="00595B6E" w:rsidRPr="00595B6E" w:rsidRDefault="00595B6E" w:rsidP="00595B6E">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lastRenderedPageBreak/>
        <w:t>5.2 Extending depth of field using focus stacking</w:t>
      </w:r>
    </w:p>
    <w:p w14:paraId="0B43E7E0" w14:textId="69087C79" w:rsidR="00595B6E" w:rsidRDefault="00595B6E" w:rsidP="00595B6E">
      <w:pPr>
        <w:spacing w:after="160" w:line="480" w:lineRule="auto"/>
        <w:jc w:val="both"/>
        <w:rPr>
          <w:rFonts w:ascii="Times New Roman" w:hAnsi="Times New Roman" w:cs="Times New Roman"/>
        </w:rPr>
      </w:pPr>
    </w:p>
    <w:p w14:paraId="059C1776" w14:textId="5CE07F2E" w:rsidR="00595B6E" w:rsidRPr="00595B6E" w:rsidRDefault="00595B6E" w:rsidP="00595B6E">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3 Omnifocus image synthesis using lens tilts</w:t>
      </w:r>
    </w:p>
    <w:p w14:paraId="2B7BE48C" w14:textId="77777777" w:rsidR="00595B6E" w:rsidRDefault="00595B6E" w:rsidP="00595B6E">
      <w:pPr>
        <w:spacing w:after="160" w:line="480" w:lineRule="auto"/>
        <w:jc w:val="both"/>
        <w:rPr>
          <w:rFonts w:ascii="Times New Roman" w:hAnsi="Times New Roman" w:cs="Times New Roman"/>
        </w:rPr>
      </w:pPr>
    </w:p>
    <w:p w14:paraId="4D43115C" w14:textId="2C7B689F" w:rsidR="00595B6E" w:rsidRDefault="00595B6E" w:rsidP="00451697">
      <w:pPr>
        <w:spacing w:after="160" w:line="480" w:lineRule="auto"/>
        <w:jc w:val="both"/>
        <w:rPr>
          <w:rFonts w:ascii="Times New Roman" w:hAnsi="Times New Roman" w:cs="Times New Roman"/>
        </w:rPr>
      </w:pPr>
    </w:p>
    <w:p w14:paraId="15697468" w14:textId="0E2B4D6F" w:rsidR="00595B6E" w:rsidRPr="00595B6E" w:rsidRDefault="00595B6E" w:rsidP="00595B6E">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4 Simulation of omnifocus image synthesis</w:t>
      </w:r>
    </w:p>
    <w:p w14:paraId="2E465A31" w14:textId="77777777" w:rsidR="00595B6E" w:rsidRDefault="00595B6E" w:rsidP="00451697">
      <w:pPr>
        <w:spacing w:after="160" w:line="480" w:lineRule="auto"/>
        <w:jc w:val="both"/>
        <w:rPr>
          <w:rFonts w:ascii="Times New Roman" w:hAnsi="Times New Roman" w:cs="Times New Roman"/>
        </w:rPr>
      </w:pPr>
    </w:p>
    <w:p w14:paraId="3525EB5D" w14:textId="6E464104" w:rsidR="00F0139D" w:rsidRPr="00595B6E" w:rsidRDefault="00595B6E" w:rsidP="00595B6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 xml:space="preserve">5.5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154A90AA" w14:textId="77777777"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2D2B486D" w14:textId="77A52AD6"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502EEE">
                <w:rPr>
                  <w:noProof/>
                </w:rPr>
                <w:instrText>6</w:instrText>
              </w:r>
            </w:fldSimple>
            <w:r>
              <w:instrText>.</w:instrText>
            </w:r>
            <w:fldSimple w:instr=" SEQ EquationNumber \n \* Arabic \* MERGEFORMAT ">
              <w:r w:rsidR="00502EEE">
                <w:rPr>
                  <w:noProof/>
                </w:rPr>
                <w:instrText>1</w:instrText>
              </w:r>
            </w:fldSimple>
            <w:r>
              <w:instrText>)</w:instrText>
            </w:r>
            <w:r>
              <w:fldChar w:fldCharType="end"/>
            </w:r>
          </w:p>
        </w:tc>
      </w:tr>
    </w:tbl>
    <w:p w14:paraId="1BF66CF3" w14:textId="4D7218B9" w:rsidR="00CD447A" w:rsidRDefault="00CD447A" w:rsidP="00CD447A"/>
    <w:p w14:paraId="69B69A90" w14:textId="185CA67E" w:rsidR="00F0139D" w:rsidRDefault="00A3592C" w:rsidP="00A3592C">
      <w:pPr>
        <w:spacing w:after="160"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w:t>
      </w:r>
      <w:r w:rsidRPr="00A3592C">
        <w:rPr>
          <w:rFonts w:ascii="Times New Roman" w:hAnsi="Times New Roman" w:cs="Times New Roman"/>
        </w:rPr>
        <w:lastRenderedPageBreak/>
        <w:t xml:space="preserve">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7BEA6213"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B5484B">
      <w:pPr>
        <w:spacing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inferred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formally 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308A9873" w:rsidR="00B5484B" w:rsidRDefault="00B5484B" w:rsidP="00B5484B">
      <w:pPr>
        <w:spacing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Pr="00097C0A">
        <w:rPr>
          <w:rFonts w:ascii="Times New Roman" w:hAnsi="Times New Roman" w:cs="Times New Roman"/>
        </w:rPr>
        <w:t>(</w:t>
      </w:r>
      <w:r>
        <w:rPr>
          <w:rFonts w:ascii="Times New Roman" w:hAnsi="Times New Roman" w:cs="Times New Roman"/>
        </w:rPr>
        <w:t>3</w:t>
      </w:r>
      <w:r w:rsidRPr="00097C0A">
        <w:rPr>
          <w:rFonts w:ascii="Times New Roman" w:hAnsi="Times New Roman" w:cs="Times New Roman"/>
        </w:rPr>
        <w:t>.</w:t>
      </w:r>
      <w:r>
        <w:rPr>
          <w:rFonts w:ascii="Times New Roman" w:hAnsi="Times New Roman" w:cs="Times New Roman"/>
        </w:rPr>
        <w:t>10</w:t>
      </w:r>
      <w:r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8"/>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w:t>
      </w:r>
      <w:commentRangeEnd w:id="208"/>
      <w:r w:rsidRPr="00927A26">
        <w:rPr>
          <w:rStyle w:val="CommentReference"/>
          <w:rFonts w:ascii="Times New Roman" w:hAnsi="Times New Roman" w:cs="Times New Roman"/>
        </w:rPr>
        <w:commentReference w:id="208"/>
      </w:r>
      <w:r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B5484B"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09" w:name="equ_A1_1"/>
              <m:d>
                <m:dPr>
                  <m:ctrlPr>
                    <w:rPr>
                      <w:rFonts w:ascii="Cambria Math" w:hAnsi="Cambria Math" w:cs="Times New Roman"/>
                      <w:i/>
                    </w:rPr>
                  </m:ctrlPr>
                </m:dPr>
                <m:e>
                  <m:r>
                    <w:rPr>
                      <w:rFonts w:ascii="Cambria Math" w:hAnsi="Cambria Math" w:cs="Times New Roman"/>
                    </w:rPr>
                    <m:t>A1.1</m:t>
                  </m:r>
                </m:e>
              </m:d>
              <w:bookmarkEnd w:id="209"/>
            </m:e>
          </m:eqArr>
        </m:oMath>
      </m:oMathPara>
    </w:p>
    <w:p w14:paraId="4EF09816"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B5484B">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B5484B"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0"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0"/>
            </m:e>
          </m:eqArr>
        </m:oMath>
      </m:oMathPara>
    </w:p>
    <w:p w14:paraId="58E10377" w14:textId="77777777" w:rsidR="00B5484B" w:rsidRDefault="00B5484B" w:rsidP="00B5484B">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Pr="00502EEE">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B5484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B5484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77777777"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B5484B">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B5484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1" w:name="equ_A1_5"/>
              <m:d>
                <m:dPr>
                  <m:ctrlPr>
                    <w:rPr>
                      <w:rFonts w:ascii="Cambria Math" w:hAnsi="Cambria Math"/>
                      <w:i/>
                    </w:rPr>
                  </m:ctrlPr>
                </m:dPr>
                <m:e>
                  <m:r>
                    <w:rPr>
                      <w:rFonts w:ascii="Cambria Math" w:hAnsi="Cambria Math"/>
                    </w:rPr>
                    <m:t>A1.5</m:t>
                  </m:r>
                </m:e>
              </m:d>
              <w:bookmarkEnd w:id="211"/>
              <m:ctrlPr>
                <w:rPr>
                  <w:rFonts w:ascii="Cambria Math" w:hAnsi="Cambria Math" w:cs="Times New Roman"/>
                  <w:i/>
                </w:rPr>
              </m:ctrlPr>
            </m:e>
          </m:eqArr>
        </m:oMath>
      </m:oMathPara>
    </w:p>
    <w:p w14:paraId="5050F3A5" w14:textId="77777777" w:rsidR="00B5484B" w:rsidRDefault="00B5484B" w:rsidP="00B5484B">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B5484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B5484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2"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2"/>
            </m:e>
          </m:eqArr>
        </m:oMath>
      </m:oMathPara>
    </w:p>
    <w:p w14:paraId="26AF1700"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B5484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B5484B"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B5484B"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77777777"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B5484B" w:rsidRPr="00927A26" w14:paraId="66B96E10" w14:textId="77777777" w:rsidTr="00EF35AC">
        <w:tc>
          <w:tcPr>
            <w:tcW w:w="8631" w:type="dxa"/>
            <w:shd w:val="clear" w:color="auto" w:fill="auto"/>
            <w:vAlign w:val="center"/>
          </w:tcPr>
          <w:p w14:paraId="27EC88FB" w14:textId="77777777" w:rsidR="00B5484B" w:rsidRPr="00927A26" w:rsidRDefault="00B5484B"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B5484B">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B5484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B5484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54FEDE5" w14:textId="77777777" w:rsidR="00CB671E" w:rsidRDefault="00CB671E" w:rsidP="00927A26">
      <w:pPr>
        <w:spacing w:line="480" w:lineRule="auto"/>
        <w:rPr>
          <w:rFonts w:ascii="Times New Roman" w:hAnsi="Times New Roman" w:cs="Times New Roman"/>
        </w:rPr>
        <w:sectPr w:rsidR="00CB671E" w:rsidSect="00B5484B">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3" w:name="_Appendix_A.2_The"/>
      <w:bookmarkEnd w:id="213"/>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EF35AC"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4"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4"/>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EF35AC"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5"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5"/>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EF35AC"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EF35AC"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EF35AC"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6" w:name="_Appendix_B.1_Derivation"/>
      <w:bookmarkEnd w:id="216"/>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AFECCF7" w:rsidR="00784537" w:rsidRDefault="00EF35AC"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EF35AC"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7"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7"/>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EF35AC"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8"/>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19"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19"/>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EF35AC"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0"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0"/>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EF35AC"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1"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1"/>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EF35AC"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2"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2"/>
            </m:e>
          </m:eqArr>
        </m:oMath>
      </m:oMathPara>
    </w:p>
    <w:p w14:paraId="3123197E" w14:textId="2BF39161" w:rsidR="00A178F0" w:rsidRDefault="004E27BD" w:rsidP="00CB671E">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EF35AC"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EF35AC"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3" w:name="equ_B1_6"/>
              <m:d>
                <m:dPr>
                  <m:ctrlPr>
                    <w:rPr>
                      <w:rFonts w:ascii="Cambria Math" w:hAnsi="Cambria Math" w:cs="Times New Roman"/>
                      <w:i/>
                    </w:rPr>
                  </m:ctrlPr>
                </m:dPr>
                <m:e>
                  <m:r>
                    <w:rPr>
                      <w:rFonts w:ascii="Cambria Math" w:hAnsi="Cambria Math" w:cs="Times New Roman"/>
                    </w:rPr>
                    <m:t>B1.6</m:t>
                  </m:r>
                </m:e>
              </m:d>
              <w:bookmarkEnd w:id="223"/>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EF35A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EF35A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EF35A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73F7D3" w:rsidR="004D1EC8" w:rsidRDefault="004D1EC8" w:rsidP="00CB671E">
      <w:pPr>
        <w:spacing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4" w:name="_Appendix_B.2_A"/>
      <w:bookmarkEnd w:id="224"/>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5"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5"/>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6"/>
      <w:r w:rsidRPr="00927A26">
        <w:rPr>
          <w:rFonts w:ascii="Times New Roman" w:eastAsiaTheme="minorEastAsia" w:hAnsi="Times New Roman" w:cs="Times New Roman"/>
          <w:color w:val="767171" w:themeColor="background2" w:themeShade="80"/>
        </w:rPr>
        <w:t>ref</w:t>
      </w:r>
      <w:commentRangeEnd w:id="226"/>
      <w:r w:rsidRPr="00927A26">
        <w:rPr>
          <w:rStyle w:val="CommentReference"/>
          <w:rFonts w:ascii="Times New Roman" w:hAnsi="Times New Roman" w:cs="Times New Roman"/>
        </w:rPr>
        <w:commentReference w:id="226"/>
      </w:r>
      <w:r w:rsidRPr="00927A26">
        <w:rPr>
          <w:rFonts w:ascii="Times New Roman" w:eastAsiaTheme="minorEastAsia" w:hAnsi="Times New Roman" w:cs="Times New Roman"/>
        </w:rPr>
        <w:t>]</w:t>
      </w:r>
    </w:p>
    <w:p w14:paraId="170EF70B" w14:textId="101981B6" w:rsidR="00B05747" w:rsidRPr="00B05747" w:rsidRDefault="00EF35AC"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7"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7"/>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EF35AC"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8"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8"/>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29" w:name="equ_B2_3"/>
              <m:d>
                <m:dPr>
                  <m:ctrlPr>
                    <w:rPr>
                      <w:rFonts w:ascii="Cambria Math" w:hAnsi="Cambria Math" w:cs="Times New Roman"/>
                      <w:i/>
                    </w:rPr>
                  </m:ctrlPr>
                </m:dPr>
                <m:e>
                  <m:r>
                    <w:rPr>
                      <w:rFonts w:ascii="Cambria Math" w:hAnsi="Cambria Math" w:cs="Times New Roman"/>
                    </w:rPr>
                    <m:t>B2.3</m:t>
                  </m:r>
                </m:e>
              </m:d>
              <w:bookmarkEnd w:id="229"/>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EF35AC"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B737939"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0" w:name="equ_B2_5"/>
              <m:d>
                <m:dPr>
                  <m:ctrlPr>
                    <w:rPr>
                      <w:rFonts w:ascii="Cambria Math" w:hAnsi="Cambria Math" w:cs="Times New Roman"/>
                      <w:i/>
                    </w:rPr>
                  </m:ctrlPr>
                </m:dPr>
                <m:e>
                  <m:r>
                    <w:rPr>
                      <w:rFonts w:ascii="Cambria Math" w:hAnsi="Cambria Math" w:cs="Times New Roman"/>
                    </w:rPr>
                    <m:t>B2.5</m:t>
                  </m:r>
                </m:e>
              </m:d>
              <w:bookmarkEnd w:id="230"/>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1"/>
      <w:r w:rsidR="004726E0" w:rsidRPr="00927A26">
        <w:rPr>
          <w:rFonts w:ascii="Times New Roman" w:eastAsiaTheme="minorEastAsia" w:hAnsi="Times New Roman" w:cs="Times New Roman"/>
          <w:color w:val="767171" w:themeColor="background2" w:themeShade="80"/>
        </w:rPr>
        <w:t>ref</w:t>
      </w:r>
      <w:commentRangeEnd w:id="231"/>
      <w:r w:rsidR="004726E0" w:rsidRPr="00927A26">
        <w:rPr>
          <w:rStyle w:val="CommentReference"/>
          <w:rFonts w:ascii="Times New Roman" w:hAnsi="Times New Roman" w:cs="Times New Roman"/>
        </w:rPr>
        <w:commentReference w:id="231"/>
      </w:r>
      <w:r w:rsidR="004726E0" w:rsidRPr="00927A26">
        <w:rPr>
          <w:rFonts w:ascii="Times New Roman" w:eastAsiaTheme="minorEastAsia" w:hAnsi="Times New Roman" w:cs="Times New Roman"/>
        </w:rPr>
        <w:t>]</w:t>
      </w:r>
    </w:p>
    <w:p w14:paraId="623528BA" w14:textId="40A0742B" w:rsidR="00BE415C" w:rsidRPr="00BE415C" w:rsidRDefault="00EF35A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2"/>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EF35A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3"/>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EF35A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4"/>
      <w:r w:rsidR="007E436C">
        <w:rPr>
          <w:rFonts w:ascii="Times New Roman" w:eastAsiaTheme="minorEastAsia" w:hAnsi="Times New Roman" w:cs="Times New Roman"/>
        </w:rPr>
        <w:t>obtain</w:t>
      </w:r>
      <w:commentRangeEnd w:id="234"/>
      <w:r w:rsidR="007E436C">
        <w:rPr>
          <w:rStyle w:val="CommentReference"/>
        </w:rPr>
        <w:commentReference w:id="234"/>
      </w:r>
      <w:r w:rsidR="007E436C">
        <w:rPr>
          <w:rFonts w:ascii="Times New Roman" w:eastAsiaTheme="minorEastAsia" w:hAnsi="Times New Roman" w:cs="Times New Roman"/>
        </w:rPr>
        <w:t>:</w:t>
      </w:r>
    </w:p>
    <w:p w14:paraId="7F257245" w14:textId="16B03260" w:rsidR="007E436C" w:rsidRPr="007E436C" w:rsidRDefault="00EF35A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5" w:name="equ_B2_9"/>
              <m:d>
                <m:dPr>
                  <m:ctrlPr>
                    <w:rPr>
                      <w:rFonts w:ascii="Cambria Math" w:hAnsi="Cambria Math" w:cs="Times New Roman"/>
                      <w:i/>
                    </w:rPr>
                  </m:ctrlPr>
                </m:dPr>
                <m:e>
                  <m:r>
                    <w:rPr>
                      <w:rFonts w:ascii="Cambria Math" w:hAnsi="Cambria Math" w:cs="Times New Roman"/>
                    </w:rPr>
                    <m:t>B2.9</m:t>
                  </m:r>
                </m:e>
              </m:d>
              <w:bookmarkEnd w:id="235"/>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EF35A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6" w:name="equ_B2_10"/>
              <m:d>
                <m:dPr>
                  <m:ctrlPr>
                    <w:rPr>
                      <w:rFonts w:ascii="Cambria Math" w:hAnsi="Cambria Math" w:cs="Times New Roman"/>
                      <w:i/>
                    </w:rPr>
                  </m:ctrlPr>
                </m:dPr>
                <m:e>
                  <m:r>
                    <w:rPr>
                      <w:rFonts w:ascii="Cambria Math" w:hAnsi="Cambria Math" w:cs="Times New Roman"/>
                    </w:rPr>
                    <m:t>B2.10</m:t>
                  </m:r>
                </m:e>
              </m:d>
              <w:bookmarkEnd w:id="236"/>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7"/>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7"/>
      <w:r w:rsidR="00F15955" w:rsidRPr="00927A26">
        <w:rPr>
          <w:rStyle w:val="CommentReference"/>
          <w:rFonts w:ascii="Times New Roman" w:hAnsi="Times New Roman" w:cs="Times New Roman"/>
        </w:rPr>
        <w:commentReference w:id="237"/>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EF35AC"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8" w:author="indranil sinharoy" w:date="2015-09-14T04:54:00Z" w:initials="is">
    <w:p w14:paraId="7B169516" w14:textId="77777777" w:rsidR="00EF35AC" w:rsidRDefault="00EF35AC" w:rsidP="00B5484B">
      <w:pPr>
        <w:pStyle w:val="CommentText"/>
      </w:pPr>
      <w:r>
        <w:rPr>
          <w:rStyle w:val="CommentReference"/>
        </w:rPr>
        <w:annotationRef/>
      </w:r>
      <w:r>
        <w:t>Simplify the sentence.</w:t>
      </w:r>
    </w:p>
    <w:p w14:paraId="2C62730A" w14:textId="77777777" w:rsidR="00EF35AC" w:rsidRDefault="00EF35AC" w:rsidP="00B5484B">
      <w:pPr>
        <w:pStyle w:val="CommentText"/>
      </w:pPr>
    </w:p>
    <w:p w14:paraId="57E41ED3" w14:textId="77777777" w:rsidR="00EF35AC" w:rsidRDefault="00EF35AC" w:rsidP="00B5484B">
      <w:pPr>
        <w:pStyle w:val="CommentText"/>
      </w:pPr>
      <w:r>
        <w:t>… however, instead of proceeding directly, we have found that recasting the expressions as …. allows a more elegant / straightforward generalization.</w:t>
      </w:r>
    </w:p>
    <w:p w14:paraId="657F5679" w14:textId="77777777" w:rsidR="00EF35AC" w:rsidRDefault="00EF35AC" w:rsidP="00B5484B">
      <w:pPr>
        <w:pStyle w:val="CommentText"/>
      </w:pPr>
    </w:p>
    <w:p w14:paraId="61254748" w14:textId="77777777" w:rsidR="00EF35AC" w:rsidRDefault="00EF35AC" w:rsidP="00B5484B">
      <w:pPr>
        <w:pStyle w:val="CommentText"/>
      </w:pPr>
    </w:p>
    <w:p w14:paraId="6E2C8180" w14:textId="77777777" w:rsidR="00EF35AC" w:rsidRDefault="00EF35AC" w:rsidP="00B5484B">
      <w:pPr>
        <w:pStyle w:val="CommentText"/>
      </w:pPr>
      <w:r>
        <w:t>“We analyze precisely the simplest problem of a class with the hope of inferring patterns or principles which can aid in the attach on more complicated problems” ~ A First Look at Perturbation Theory</w:t>
      </w:r>
    </w:p>
  </w:comment>
  <w:comment w:id="226" w:author="indranil sinharoy" w:date="2015-11-21T11:10:00Z" w:initials="is">
    <w:p w14:paraId="19578E3C" w14:textId="0A8E0794" w:rsidR="00EF35AC" w:rsidRDefault="00EF35AC">
      <w:pPr>
        <w:pStyle w:val="CommentText"/>
      </w:pPr>
      <w:r>
        <w:rPr>
          <w:rStyle w:val="CommentReference"/>
        </w:rPr>
        <w:annotationRef/>
      </w:r>
      <w:r>
        <w:t>Ref: Modern Optical Engineering, W.J. Smith, Zemax manual.</w:t>
      </w:r>
    </w:p>
    <w:p w14:paraId="05C56BA5" w14:textId="01BF593C" w:rsidR="00EF35AC" w:rsidRDefault="00EF35AC">
      <w:pPr>
        <w:pStyle w:val="CommentText"/>
      </w:pPr>
    </w:p>
    <w:p w14:paraId="24CF006E" w14:textId="69B70C21" w:rsidR="00EF35AC" w:rsidRDefault="00EF35AC">
      <w:pPr>
        <w:pStyle w:val="CommentText"/>
      </w:pPr>
      <w:r>
        <w:t>TO DO: the use of “effective focal length (f_E)” and again just “focal length (f)” will create undue confusion. Think about using just one.</w:t>
      </w:r>
    </w:p>
  </w:comment>
  <w:comment w:id="231" w:author="indranil sinharoy" w:date="2015-11-21T13:37:00Z" w:initials="is">
    <w:p w14:paraId="3E7CA01C" w14:textId="6939E9AF" w:rsidR="00EF35AC" w:rsidRDefault="00EF35AC">
      <w:pPr>
        <w:pStyle w:val="CommentText"/>
      </w:pPr>
      <w:r>
        <w:rPr>
          <w:rStyle w:val="CommentReference"/>
        </w:rPr>
        <w:annotationRef/>
      </w:r>
      <w:r>
        <w:t>Goodman, and others.</w:t>
      </w:r>
    </w:p>
  </w:comment>
  <w:comment w:id="234" w:author="indranil sinharoy" w:date="2016-09-16T02:50:00Z" w:initials="is">
    <w:p w14:paraId="47EA4646" w14:textId="44491C61" w:rsidR="00EF35AC" w:rsidRDefault="00EF35AC">
      <w:pPr>
        <w:pStyle w:val="CommentText"/>
      </w:pPr>
      <w:r>
        <w:rPr>
          <w:rStyle w:val="CommentReference"/>
        </w:rPr>
        <w:annotationRef/>
      </w:r>
      <w:r>
        <w:t>This formula has been derived in “Optical Imaging and Aberrations: Ray geometrical optics,” by Virendra N. Mahajan, equation 2-80.</w:t>
      </w:r>
    </w:p>
  </w:comment>
  <w:comment w:id="237" w:author="indranil sinharoy" w:date="2015-11-21T19:48:00Z" w:initials="is">
    <w:p w14:paraId="5F510955" w14:textId="77777777" w:rsidR="00EF35AC" w:rsidRDefault="00EF35AC" w:rsidP="00F15955">
      <w:pPr>
        <w:pStyle w:val="CommentText"/>
      </w:pPr>
      <w:r>
        <w:rPr>
          <w:rStyle w:val="CommentReference"/>
        </w:rPr>
        <w:annotationRef/>
      </w:r>
      <w:r>
        <w:t>Equation 4.35 suggests that:</w:t>
      </w:r>
    </w:p>
    <w:p w14:paraId="7DFBFA70" w14:textId="77777777" w:rsidR="00EF35AC" w:rsidRDefault="00EF35AC"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EF35AC" w:rsidRDefault="00EF35AC" w:rsidP="00F42311">
      <w:pPr>
        <w:pStyle w:val="CommentText"/>
        <w:numPr>
          <w:ilvl w:val="0"/>
          <w:numId w:val="11"/>
        </w:numPr>
      </w:pPr>
      <w:r>
        <w:t xml:space="preserve"> We can increase the spatial resolution by increasing the mp.  </w:t>
      </w:r>
    </w:p>
    <w:p w14:paraId="11CB9178" w14:textId="77777777" w:rsidR="00EF35AC" w:rsidRDefault="00EF35AC"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EF35AC" w:rsidRDefault="00EF35AC" w:rsidP="00F42311">
      <w:pPr>
        <w:pStyle w:val="CommentText"/>
        <w:numPr>
          <w:ilvl w:val="0"/>
          <w:numId w:val="11"/>
        </w:numPr>
      </w:pPr>
      <w:r>
        <w:t xml:space="preserve">Why do wide-angle retrofocus lenses have mp &gt; 1 and why do telephoto lenses have mp &lt; 1 ? </w:t>
      </w:r>
    </w:p>
    <w:p w14:paraId="4077BAF6" w14:textId="4B17142F" w:rsidR="00EF35AC" w:rsidRDefault="00EF35AC" w:rsidP="00F42311">
      <w:pPr>
        <w:pStyle w:val="CommentText"/>
        <w:numPr>
          <w:ilvl w:val="0"/>
          <w:numId w:val="11"/>
        </w:numPr>
      </w:pPr>
      <w:r>
        <w:t xml:space="preserve">For lens designs, does mp have any correlation with focal length? </w:t>
      </w:r>
    </w:p>
    <w:p w14:paraId="49BC2986" w14:textId="5291DA7C" w:rsidR="00EF35AC" w:rsidRDefault="00EF35A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C8180"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B306F0" w14:textId="77777777" w:rsidR="006C6A8F" w:rsidRDefault="006C6A8F" w:rsidP="00165E15">
      <w:pPr>
        <w:spacing w:after="0" w:line="240" w:lineRule="auto"/>
      </w:pPr>
      <w:r>
        <w:separator/>
      </w:r>
    </w:p>
  </w:endnote>
  <w:endnote w:type="continuationSeparator" w:id="0">
    <w:p w14:paraId="7243B2EE" w14:textId="77777777" w:rsidR="006C6A8F" w:rsidRDefault="006C6A8F"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10A4329B" w:rsidR="00EF35AC" w:rsidRDefault="00EF35AC"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0C1B14">
          <w:rPr>
            <w:rFonts w:ascii="Times New Roman" w:hAnsi="Times New Roman" w:cs="Times New Roman"/>
            <w:noProof/>
            <w:color w:val="000000" w:themeColor="text1"/>
          </w:rPr>
          <w:t>3</w:t>
        </w:r>
        <w:r w:rsidRPr="002D6DAC">
          <w:rPr>
            <w:rFonts w:ascii="Times New Roman" w:hAnsi="Times New Roman" w:cs="Times New Roman"/>
            <w:noProof/>
            <w:color w:val="000000" w:themeColor="text1"/>
          </w:rPr>
          <w:fldChar w:fldCharType="end"/>
        </w:r>
      </w:p>
    </w:sdtContent>
  </w:sdt>
  <w:p w14:paraId="23DC7B5E" w14:textId="77777777" w:rsidR="00EF35AC" w:rsidRDefault="00EF35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F9E84" w14:textId="77777777" w:rsidR="006C6A8F" w:rsidRDefault="006C6A8F" w:rsidP="00165E15">
      <w:pPr>
        <w:spacing w:after="0" w:line="240" w:lineRule="auto"/>
      </w:pPr>
      <w:r>
        <w:separator/>
      </w:r>
    </w:p>
  </w:footnote>
  <w:footnote w:type="continuationSeparator" w:id="0">
    <w:p w14:paraId="78FA8201" w14:textId="77777777" w:rsidR="006C6A8F" w:rsidRDefault="006C6A8F" w:rsidP="00165E15">
      <w:pPr>
        <w:spacing w:after="0" w:line="240" w:lineRule="auto"/>
      </w:pPr>
      <w:r>
        <w:continuationSeparator/>
      </w:r>
    </w:p>
  </w:footnote>
  <w:footnote w:id="1">
    <w:p w14:paraId="72686980" w14:textId="77777777" w:rsidR="00EF35AC" w:rsidRDefault="00EF35AC"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EF35AC" w:rsidRPr="006118AE" w:rsidRDefault="00EF35AC"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1BC"/>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436D"/>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8742D"/>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7A8F"/>
    <w:rsid w:val="00591502"/>
    <w:rsid w:val="005921A4"/>
    <w:rsid w:val="00594184"/>
    <w:rsid w:val="00594549"/>
    <w:rsid w:val="00595B6E"/>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27E3"/>
    <w:rsid w:val="005C2BE5"/>
    <w:rsid w:val="005C398C"/>
    <w:rsid w:val="005C44FD"/>
    <w:rsid w:val="005C5DEC"/>
    <w:rsid w:val="005C78E3"/>
    <w:rsid w:val="005D0A6F"/>
    <w:rsid w:val="005D0C40"/>
    <w:rsid w:val="005D1C9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78F"/>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33AE"/>
    <w:rsid w:val="00664368"/>
    <w:rsid w:val="00664CD8"/>
    <w:rsid w:val="006667B0"/>
    <w:rsid w:val="00666F57"/>
    <w:rsid w:val="0066788A"/>
    <w:rsid w:val="00670AC5"/>
    <w:rsid w:val="00670D46"/>
    <w:rsid w:val="00672011"/>
    <w:rsid w:val="0067261C"/>
    <w:rsid w:val="00672AEE"/>
    <w:rsid w:val="00672CB5"/>
    <w:rsid w:val="00672DEE"/>
    <w:rsid w:val="00672FAD"/>
    <w:rsid w:val="00673DC7"/>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591"/>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2"/>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1B"/>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DE9"/>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852"/>
    <w:rsid w:val="00B4796E"/>
    <w:rsid w:val="00B5117A"/>
    <w:rsid w:val="00B513FD"/>
    <w:rsid w:val="00B51415"/>
    <w:rsid w:val="00B51477"/>
    <w:rsid w:val="00B54026"/>
    <w:rsid w:val="00B541DA"/>
    <w:rsid w:val="00B5484B"/>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4906"/>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245E"/>
    <w:rsid w:val="00C82936"/>
    <w:rsid w:val="00C831C0"/>
    <w:rsid w:val="00C8429C"/>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12E"/>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4B4C"/>
    <w:rsid w:val="00ED5287"/>
    <w:rsid w:val="00ED6A2B"/>
    <w:rsid w:val="00ED78F9"/>
    <w:rsid w:val="00EE0790"/>
    <w:rsid w:val="00EE2978"/>
    <w:rsid w:val="00EE4796"/>
    <w:rsid w:val="00EE66A8"/>
    <w:rsid w:val="00EE68C8"/>
    <w:rsid w:val="00EE7485"/>
    <w:rsid w:val="00EF0DD3"/>
    <w:rsid w:val="00EF10F4"/>
    <w:rsid w:val="00EF350C"/>
    <w:rsid w:val="00EF35AC"/>
    <w:rsid w:val="00EF41C1"/>
    <w:rsid w:val="00EF5DCB"/>
    <w:rsid w:val="00EF5F34"/>
    <w:rsid w:val="00EF63D7"/>
    <w:rsid w:val="00EF6C26"/>
    <w:rsid w:val="00EF7651"/>
    <w:rsid w:val="00F0139D"/>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5AF8"/>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2DCC1-6CDD-48B1-AE08-3782262DA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38</Pages>
  <Words>64344</Words>
  <Characters>366764</Characters>
  <Application>Microsoft Office Word</Application>
  <DocSecurity>0</DocSecurity>
  <Lines>3056</Lines>
  <Paragraphs>8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4</cp:revision>
  <cp:lastPrinted>2016-08-22T17:18:00Z</cp:lastPrinted>
  <dcterms:created xsi:type="dcterms:W3CDTF">2016-10-25T21:32:00Z</dcterms:created>
  <dcterms:modified xsi:type="dcterms:W3CDTF">2016-10-2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s14Drpe"/&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